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77777777" w:rsidR="00681A67" w:rsidRPr="004A457B" w:rsidRDefault="00681A67" w:rsidP="006F1F34">
      <w:pPr>
        <w:pStyle w:val="BBAuthorName"/>
        <w:rPr>
          <w:lang w:val="pl-PL"/>
        </w:rPr>
      </w:pPr>
      <w:r w:rsidRPr="004A457B">
        <w:rPr>
          <w:lang w:val="pl-PL"/>
        </w:rPr>
        <w:t xml:space="preserve">Agnieszka Kamedulska, Łukasz Kubik, Julia Jacyna, Wiktoria </w:t>
      </w:r>
      <w:proofErr w:type="spellStart"/>
      <w:r w:rsidRPr="004A457B">
        <w:rPr>
          <w:lang w:val="pl-PL"/>
        </w:rPr>
        <w:t>Struck</w:t>
      </w:r>
      <w:proofErr w:type="spellEnd"/>
      <w:r w:rsidRPr="004A457B">
        <w:rPr>
          <w:lang w:val="pl-PL"/>
        </w:rPr>
        <w:t>-Lewicka, Michał J. Markuszewski, Paweł Wiczling*</w:t>
      </w:r>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1E256954" w:rsidR="00681A67" w:rsidRPr="00076587" w:rsidRDefault="00681A67" w:rsidP="006F1F34">
      <w:pPr>
        <w:pStyle w:val="BDAbstract"/>
        <w:sectPr w:rsidR="00681A67" w:rsidRPr="00076587"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xml:space="preserve">. The experiments were conducted in a gradient mode for a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differences in retention of neutral, acid</w:t>
      </w:r>
      <w:r w:rsidR="00AC3168">
        <w:t xml:space="preserve">ic, </w:t>
      </w:r>
      <w:r w:rsidR="00507DB8">
        <w:t xml:space="preserve">and </w:t>
      </w:r>
      <w:r w:rsidRPr="004A457B">
        <w:t>basic</w:t>
      </w:r>
      <w:r w:rsidR="00822D3A">
        <w:t xml:space="preserve"> analytes.</w:t>
      </w:r>
      <w:r w:rsidRPr="004A457B">
        <w:t xml:space="preserve"> The proposed </w:t>
      </w:r>
      <w:r>
        <w:t>approach</w:t>
      </w:r>
      <w:r w:rsidRPr="004A457B">
        <w:t xml:space="preserve"> provides interpretable summar</w:t>
      </w:r>
      <w:r>
        <w:t>y</w:t>
      </w:r>
      <w:r w:rsidRPr="004A457B">
        <w:t xml:space="preserve"> of </w:t>
      </w:r>
      <w:r w:rsidRPr="004C5F37">
        <w:t xml:space="preserve">stationary </w:t>
      </w:r>
      <w:r>
        <w:t>phase properties that can be readily used in decision-making,  i.e. to transfer a method to other column based on a limited set of experiments.</w:t>
      </w:r>
      <w:r w:rsidR="00AC3168">
        <w:t xml:space="preserve"> </w:t>
      </w:r>
    </w:p>
    <w:p w14:paraId="16D61559" w14:textId="09689342" w:rsidR="00681A67" w:rsidRPr="00EC5A87" w:rsidRDefault="00681A67" w:rsidP="006F1F34">
      <w:pPr>
        <w:pStyle w:val="TAMainText"/>
      </w:pPr>
      <w:r>
        <w:t>The selection</w:t>
      </w:r>
      <w:r w:rsidRPr="00EC5A87">
        <w:t xml:space="preserve"> of </w:t>
      </w:r>
      <w:r>
        <w:t xml:space="preserve">stationary phases is an important aspect </w:t>
      </w:r>
      <w:r w:rsidR="00C363AC">
        <w:t xml:space="preserve">of analytical work. </w:t>
      </w:r>
      <w:r>
        <w:t>There are</w:t>
      </w:r>
      <w:r w:rsidRPr="00EC5A87">
        <w:t xml:space="preserve"> </w:t>
      </w:r>
      <w:r>
        <w:t>n</w:t>
      </w:r>
      <w:r w:rsidRPr="00EC5A87">
        <w:t xml:space="preserve">umerous methods </w:t>
      </w:r>
      <w:r>
        <w:t>and approache</w:t>
      </w:r>
      <w:r w:rsidR="00AC3168">
        <w:t>s used to select appropriate column for a given problem</w:t>
      </w:r>
      <w:r w:rsidR="00526833">
        <w:t xml:space="preserve">. </w:t>
      </w:r>
      <w:r w:rsidR="00CE3609">
        <w:t>All t</w:t>
      </w:r>
      <w:r w:rsidR="00526833">
        <w:t xml:space="preserve">he methods </w:t>
      </w:r>
      <w:r w:rsidR="00AC3168">
        <w:t>has been recently</w:t>
      </w:r>
      <w:r w:rsidR="00526833">
        <w:t xml:space="preserve"> </w:t>
      </w:r>
      <w:r w:rsidRPr="00EC5A87">
        <w:t>reviewed</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 xml:space="preserve">characterized by a small set of experiments using few probe analytes. </w:t>
      </w:r>
      <w:r w:rsidR="00AC3168">
        <w:t xml:space="preserve">This method provide a rough estimates of “bulkiness”, “acidity”, “polarity” on retention. 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are</w:t>
      </w:r>
      <w:r w:rsidR="00AC3168">
        <w:t xml:space="preserve"> possible</w:t>
      </w:r>
      <w:r w:rsidR="00B673C8">
        <w:t>,</w:t>
      </w:r>
      <w:r w:rsidR="00AC3168">
        <w:t xml:space="preserve"> nevertheless </w:t>
      </w:r>
      <w:r w:rsidR="00B673C8">
        <w:t xml:space="preserve">they require an extensive sets of experiments and as such are available for few </w:t>
      </w:r>
      <w:r w:rsidR="00AC3168">
        <w:t>analytes</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t>.</w:t>
      </w:r>
      <w:r w:rsidR="00AC3168">
        <w:t xml:space="preserve"> </w:t>
      </w:r>
    </w:p>
    <w:p w14:paraId="797742E2" w14:textId="5945D7F2"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along with uncertainty) based on various number of preliminary experiments (e.g. to predict retention time for a set of analytes given no, or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3B43714F" w14:textId="2132C290" w:rsidR="006D65BE"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two stationary phases, and a wide range of chromatographic conditions (pH, organic modifier, temperature, gradient program). </w:t>
      </w:r>
      <w:r w:rsidR="006D65BE">
        <w:t xml:space="preserve">The multilevel model </w:t>
      </w:r>
    </w:p>
    <w:p w14:paraId="3B1F10E5" w14:textId="77777777" w:rsidR="006D65BE" w:rsidRDefault="006D65BE" w:rsidP="006F1F34">
      <w:pPr>
        <w:pStyle w:val="TAMainText"/>
      </w:pPr>
    </w:p>
    <w:p w14:paraId="476FA070" w14:textId="77777777" w:rsidR="006D65BE" w:rsidRDefault="006D65BE" w:rsidP="006F1F34">
      <w:pPr>
        <w:pStyle w:val="TAMainText"/>
      </w:pPr>
    </w:p>
    <w:p w14:paraId="6F4DCDD0" w14:textId="31D8061F" w:rsidR="00681A67" w:rsidRPr="00AF079C" w:rsidRDefault="00681A67" w:rsidP="006F1F34">
      <w:pPr>
        <w:pStyle w:val="TAMainText"/>
      </w:pPr>
      <w:r>
        <w:t>We decided to</w:t>
      </w:r>
      <w:r w:rsidRPr="00AF079C">
        <w:t xml:space="preserve"> compared </w:t>
      </w:r>
      <w:r w:rsidR="008441E0">
        <w:t>five</w:t>
      </w:r>
      <w:r w:rsidRPr="00AF079C">
        <w:t xml:space="preserve"> RP-HPLC stationary phases </w:t>
      </w:r>
      <w:proofErr w:type="spellStart"/>
      <w:r w:rsidR="008441E0" w:rsidRPr="008441E0">
        <w:t>XBridge</w:t>
      </w:r>
      <w:proofErr w:type="spellEnd"/>
      <w:r w:rsidR="00512071">
        <w:t xml:space="preserve"> </w:t>
      </w:r>
      <w:r w:rsidR="008441E0" w:rsidRPr="008441E0">
        <w:t xml:space="preserve">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AF079C">
        <w:t xml:space="preserve">. At the end we illustrate the usefulness of the model for decision making given access to different types of preliminary data.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lastRenderedPageBreak/>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77777777"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Pr="00167C8C">
        <w:t xml:space="preserve"> (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C176E3"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w:t>
      </w:r>
      <w:proofErr w:type="spellStart"/>
      <w:r w:rsidRPr="00167C8C">
        <w:t>anic</w:t>
      </w:r>
      <w:proofErr w:type="spellEnd"/>
      <w:r w:rsidRPr="00167C8C">
        <w:t xml:space="preserve">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C176E3"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FB894FC" w:rsidR="00681A67" w:rsidRPr="006771DE" w:rsidRDefault="00C176E3"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ell-known integral equation:</w:t>
      </w:r>
    </w:p>
    <w:p w14:paraId="4A90AAFF" w14:textId="77777777" w:rsidR="00681A67" w:rsidRPr="006771DE" w:rsidRDefault="00C176E3"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395566F5" w:rsidR="001733D5" w:rsidRPr="001733D5" w:rsidRDefault="00C176E3"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5)</w:t>
      </w:r>
    </w:p>
    <w:p w14:paraId="49BE0CE0" w14:textId="1CD24207"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 xml:space="preserve">that correspond to a typical 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 xml:space="preserve">and </w:t>
      </w:r>
      <m:oMath>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P</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proofErr w:type="spellEnd"/>
      <w:r w:rsidR="00E57FAB">
        <w:t xml:space="preserve"> and </w:t>
      </w:r>
      <w:r w:rsidR="00E57FAB" w:rsidRPr="00C4733B">
        <w:rPr>
          <w:i/>
          <w:iCs/>
        </w:rPr>
        <w:t>S1</w:t>
      </w:r>
      <w:r w:rsidR="00402BC0" w:rsidRPr="00C4733B">
        <w:rPr>
          <w:i/>
          <w:iCs/>
        </w:rPr>
        <w:t>m</w:t>
      </w:r>
      <w:r w:rsidR="00E57FAB">
        <w:t xml:space="preserve"> (</w:t>
      </w:r>
      <w:r w:rsidR="00ED1641" w:rsidRPr="00C4733B">
        <w:rPr>
          <w:i/>
          <w:iCs/>
        </w:rPr>
        <w:t>S1</w:t>
      </w:r>
      <w:r w:rsidR="00ED1641">
        <w:t xml:space="preserve"> </w:t>
      </w:r>
      <w:r w:rsidR="00E57FAB">
        <w:t>in MeOH) for neural forms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s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FB169A" w:rsidRPr="00FB169A">
        <w:t xml:space="preserve"> </w:t>
      </w:r>
      <w:r w:rsidR="00FB169A">
        <w:t>for acids and bases</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w:t>
      </w:r>
      <w:proofErr w:type="spellStart"/>
      <w:r w:rsidR="00C51848">
        <w:t>impacte</w:t>
      </w:r>
      <w:proofErr w:type="spellEnd"/>
      <w:r w:rsidR="00C51848">
        <w:t xml:space="preserve"> of design variables on model </w:t>
      </w:r>
      <w:proofErr w:type="spellStart"/>
      <w:r w:rsidR="00C51848">
        <w:t>paramters</w:t>
      </w:r>
      <w:proofErr w:type="spellEnd"/>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 were found to be cor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and </w:t>
      </w:r>
      <w:proofErr w:type="spellStart"/>
      <w:r w:rsidR="00C4733B" w:rsidRPr="00C4733B">
        <w:rPr>
          <w:i/>
          <w:iCs/>
        </w:rPr>
        <w:t>c</w:t>
      </w:r>
      <w:r w:rsidR="00C4733B" w:rsidRPr="00C4733B">
        <w:rPr>
          <w:rFonts w:ascii="Times New Roman" w:hAnsi="Times New Roman"/>
          <w:i/>
          <w:iCs/>
        </w:rPr>
        <w:t>ω</w:t>
      </w:r>
      <w:proofErr w:type="spellEnd"/>
      <w:r w:rsidR="00C4733B">
        <w:t xml:space="preserve"> for the parameters of the neutral form of analyte</w:t>
      </w:r>
      <w:r w:rsidR="00A82D1C">
        <w:t xml:space="preserve"> on </w:t>
      </w:r>
      <w:proofErr w:type="spellStart"/>
      <w:r w:rsidR="00A82D1C">
        <w:t>XBridge</w:t>
      </w:r>
      <w:proofErr w:type="spellEnd"/>
      <w:r w:rsidR="00A82D1C">
        <w:t xml:space="preserve"> Shield RP18 (</w:t>
      </w:r>
      <w:r w:rsidR="00A82D1C">
        <w:rPr>
          <w:rFonts w:ascii="Times New Roman" w:hAnsi="Times New Roman"/>
        </w:rPr>
        <w:t>ω)</w:t>
      </w:r>
      <w:r w:rsidR="00A82D1C">
        <w:t xml:space="preserve"> and for the difference between the other columns and </w:t>
      </w:r>
      <w:proofErr w:type="spellStart"/>
      <w:r w:rsidR="00A82D1C">
        <w:t>XBridge</w:t>
      </w:r>
      <w:proofErr w:type="spellEnd"/>
      <w:r w:rsidR="00A82D1C">
        <w:t xml:space="preserve"> Shield RP18(</w:t>
      </w:r>
      <w:r w:rsidR="00A82D1C">
        <w:rPr>
          <w:rFonts w:ascii="Times New Roman" w:hAnsi="Times New Roman"/>
        </w:rPr>
        <w:t>ω</w:t>
      </w:r>
      <w:r w:rsidR="00A82D1C">
        <w:t>)</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C4733B">
        <w:t>κ</w:t>
      </w:r>
      <w:r w:rsidR="00C4733B">
        <w:t xml:space="preserve"> and </w:t>
      </w:r>
      <w:proofErr w:type="spellStart"/>
      <w:r w:rsidR="00C4733B">
        <w:t>c</w:t>
      </w:r>
      <w:r w:rsidR="00C4733B" w:rsidRPr="00C4733B">
        <w:t>κ</w:t>
      </w:r>
      <w:proofErr w:type="spellEnd"/>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2D3C3F3B"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694B05">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 0.5</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411B27">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1D8752DA" w:rsidR="00681A67" w:rsidRPr="000C78DD" w:rsidRDefault="00681A67" w:rsidP="006F1F34">
      <w:pPr>
        <w:pStyle w:val="TAMainText"/>
      </w:pPr>
      <w:r w:rsidRPr="00015E77">
        <w:rPr>
          <w:b/>
        </w:rPr>
        <w:t xml:space="preserve">Technical. </w:t>
      </w:r>
      <w:r w:rsidRPr="00015E77">
        <w:t>Multilevel modeling was performed in Stan/cmdstanr</w:t>
      </w:r>
      <w:r w:rsidRPr="00015E77">
        <w:rPr>
          <w:noProof/>
          <w:vertAlign w:val="superscript"/>
        </w:rPr>
        <w:t>33</w:t>
      </w:r>
      <w:r w:rsidRPr="00015E77">
        <w:t xml:space="preserve"> software linked with Rstudio</w:t>
      </w:r>
      <w:r w:rsidRPr="00015E77">
        <w:rPr>
          <w:noProof/>
          <w:vertAlign w:val="superscript"/>
        </w:rPr>
        <w:t>34</w:t>
      </w:r>
      <w:r w:rsidRPr="00015E77">
        <w:t xml:space="preserve">. For the inference we used </w:t>
      </w:r>
      <w:r>
        <w:t xml:space="preserve">8 Markov chains with 500 </w:t>
      </w:r>
      <w:r w:rsidRPr="00015E77">
        <w:t>iterations</w:t>
      </w:r>
      <w:r>
        <w:t xml:space="preserve"> after 1000 warm up </w:t>
      </w:r>
      <w:r w:rsidRPr="00015E77">
        <w:t>1000</w:t>
      </w:r>
      <w:r>
        <w:t xml:space="preserve">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 xml:space="preserve">by parallelizing the execution of a single Stan chain across multiple cores. Convergence diagnostics were checked using Gelman-Rubin statistics and trace plots. No divergence was reported in the model. The R code, data and Stan code used to analyze the data are publicly </w:t>
      </w:r>
      <w:r w:rsidRPr="00015E77">
        <w:lastRenderedPageBreak/>
        <w:t>available from GitHub (</w:t>
      </w:r>
      <w:r w:rsidR="006A0461" w:rsidRPr="006A0461">
        <w:t>https://github.com/</w:t>
      </w:r>
      <w:r w:rsidR="006A0461">
        <w:t>w</w:t>
      </w:r>
      <w:r w:rsidR="006A0461" w:rsidRPr="006A0461">
        <w:t>iczling/columncomparison</w:t>
      </w:r>
      <w:r w:rsidRPr="00015E77">
        <w:t>). The raw data are also available through a repository.</w:t>
      </w:r>
      <w:r w:rsidRPr="00015E77">
        <w:rPr>
          <w:noProof/>
          <w:vertAlign w:val="superscript"/>
        </w:rPr>
        <w:t>36</w:t>
      </w:r>
      <w:r w:rsidR="00A82D1C">
        <w:rPr>
          <w:noProof/>
          <w:vertAlign w:val="superscript"/>
        </w:rPr>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22AB90CB"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selected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access to 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and the </w:t>
      </w:r>
      <w:r w:rsidR="00CD4B93">
        <w:t>individual parameters for our six analytes</w:t>
      </w:r>
      <w:r w:rsidR="00131473">
        <w:t xml:space="preserve"> were re-estimated using the </w:t>
      </w:r>
      <w:r w:rsidR="00CD4B93">
        <w:t>limited</w:t>
      </w:r>
      <w:r w:rsidR="00131473">
        <w:t xml:space="preserve"> data. </w:t>
      </w:r>
      <w:r w:rsidR="00AD3413">
        <w:t xml:space="preserve">It </w:t>
      </w:r>
      <w:r w:rsidR="00CD4B93">
        <w:t>assess the accuracy of prediction</w:t>
      </w:r>
      <w:r w:rsidR="00AD3413">
        <w:t xml:space="preserve"> on other columns in a situation of having a very good understating of retention in </w:t>
      </w:r>
      <w:r w:rsidR="00822D3A">
        <w:t>one</w:t>
      </w:r>
      <w:r w:rsidR="00AD3413">
        <w:t xml:space="preserve"> reference column. </w:t>
      </w:r>
    </w:p>
    <w:p w14:paraId="6289E883" w14:textId="3B5CBA11" w:rsidR="00681A67" w:rsidRPr="00DD75C0"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00681A67" w:rsidRPr="00DD75C0">
        <w:t>retention time within the range that the area was calculated.</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3B24BE39" w14:textId="77777777" w:rsidR="00E332A3" w:rsidRDefault="00B73148" w:rsidP="00D46423">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 to characterize the stationary phases properties using</w:t>
      </w:r>
      <w:r w:rsidR="00B673C8">
        <w:t xml:space="preserve"> the parameters of </w:t>
      </w:r>
      <w:r w:rsidR="007F0C07">
        <w:t xml:space="preserve">the </w:t>
      </w:r>
      <w:r w:rsidR="00B673C8">
        <w:t>Neue model</w:t>
      </w:r>
      <w:r w:rsidR="004F36EC">
        <w:t>. This allows for an easy</w:t>
      </w:r>
      <w:r w:rsidR="007D65B7">
        <w:t xml:space="preserve"> </w:t>
      </w:r>
      <w:r w:rsidR="004F36EC">
        <w:t>interpretation and application of this parameters 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4D0F23">
        <w:t xml:space="preserve"> </w:t>
      </w:r>
      <w:r w:rsidR="00936EA2">
        <w:t>1-3</w:t>
      </w:r>
      <w:r w:rsidR="00AF71C7">
        <w:t>.</w:t>
      </w:r>
      <w:r w:rsidR="0068285E">
        <w:t xml:space="preserve"> Th</w:t>
      </w:r>
      <w:r w:rsidR="0045566C">
        <w:t>e</w:t>
      </w:r>
      <w:r w:rsidR="0068285E">
        <w:t>s</w:t>
      </w:r>
      <w:r w:rsidR="0045566C">
        <w:t>e</w:t>
      </w:r>
      <w:r w:rsidR="0068285E">
        <w:t xml:space="preserve"> parameters pr</w:t>
      </w:r>
      <w:r>
        <w:t>ovide a</w:t>
      </w:r>
      <w:r w:rsidR="0068285E">
        <w:t xml:space="preserve"> </w:t>
      </w:r>
      <w:r w:rsidR="00671B2F" w:rsidRPr="00671B2F">
        <w:t xml:space="preserve">concise </w:t>
      </w:r>
      <w:r w:rsidR="00671B2F">
        <w:t xml:space="preserve">summary </w:t>
      </w:r>
      <w:r>
        <w:t>o</w:t>
      </w:r>
      <w:r w:rsidR="00671B2F">
        <w:t xml:space="preserve">f </w:t>
      </w:r>
      <w:r w:rsidR="0068285E">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p>
    <w:p w14:paraId="1D817E03" w14:textId="1345FF69" w:rsidR="00122CCD" w:rsidRDefault="00D46423" w:rsidP="00D46423">
      <w:r>
        <w:t xml:space="preserve">The interpretation of </w:t>
      </w:r>
      <w:r w:rsidR="00E332A3">
        <w:t xml:space="preserve">these </w:t>
      </w:r>
      <w:r>
        <w:t xml:space="preserve">parameters is straightforward. Each parameter isolates </w:t>
      </w:r>
      <w:r w:rsidR="007E39D0">
        <w:t>and quantitat</w:t>
      </w:r>
      <w:r w:rsidR="007E39D0">
        <w:t>es an</w:t>
      </w:r>
      <w:r>
        <w:t xml:space="preserve"> effect of a design factor (pH, organic modifier type and content, temperature, column type) on</w:t>
      </w:r>
      <w:r w:rsidR="00122CCD">
        <w:t xml:space="preserve"> the</w:t>
      </w:r>
      <w:r>
        <w:t xml:space="preserve"> retention</w:t>
      </w:r>
      <w:r w:rsidR="00122CCD">
        <w:t xml:space="preserve"> of </w:t>
      </w:r>
      <w:proofErr w:type="spellStart"/>
      <w:r w:rsidR="00122CCD">
        <w:t>neautral</w:t>
      </w:r>
      <w:proofErr w:type="spellEnd"/>
      <w:r w:rsidR="00122CCD">
        <w:t>, acidic and basic form of an analyte</w:t>
      </w:r>
      <w:r>
        <w:t xml:space="preserve">. As an example, the typical </w:t>
      </w:r>
      <w:proofErr w:type="spellStart"/>
      <w:r>
        <w:t>logkw</w:t>
      </w:r>
      <w:proofErr w:type="spellEnd"/>
      <w:r>
        <w:t xml:space="preserve"> of a neutral form of an analyte (a measure of hydrophobicity) is </w:t>
      </w:r>
      <w:r w:rsidRPr="00467A90">
        <w:t>3.6</w:t>
      </w:r>
      <w:r>
        <w:t xml:space="preserve"> for </w:t>
      </w:r>
      <w:proofErr w:type="spellStart"/>
      <w:r>
        <w:t>XBridge</w:t>
      </w:r>
      <w:proofErr w:type="spellEnd"/>
      <w:r>
        <w:t xml:space="preserve"> Shield RP18, and is 0.42, 0.17, 0.10, and 0.17 higher for </w:t>
      </w:r>
      <w:proofErr w:type="spellStart"/>
      <w:r w:rsidRPr="008441E0">
        <w:t>XTerra</w:t>
      </w:r>
      <w:proofErr w:type="spellEnd"/>
      <w:r w:rsidRPr="008441E0">
        <w:t xml:space="preserve"> MS C18</w:t>
      </w:r>
      <w:r>
        <w:t xml:space="preserve">, </w:t>
      </w:r>
      <w:proofErr w:type="spellStart"/>
      <w:r w:rsidRPr="008441E0">
        <w:t>XBridge</w:t>
      </w:r>
      <w:proofErr w:type="spellEnd"/>
      <w:r w:rsidRPr="008441E0">
        <w:t xml:space="preserve"> Phenyl</w:t>
      </w:r>
      <w:r>
        <w:t xml:space="preserve">, </w:t>
      </w:r>
      <w:proofErr w:type="spellStart"/>
      <w:r w:rsidRPr="008441E0">
        <w:t>XBridge</w:t>
      </w:r>
      <w:proofErr w:type="spellEnd"/>
      <w:r w:rsidRPr="008441E0">
        <w:t xml:space="preserve"> C8</w:t>
      </w:r>
      <w:r>
        <w:t xml:space="preserve"> and </w:t>
      </w:r>
      <w:r w:rsidRPr="008441E0">
        <w:t>Xterra MS C8</w:t>
      </w:r>
      <w:r>
        <w:t xml:space="preserve"> columns. The typical slope S1 (in MeOH) is 4.96 and the difference between</w:t>
      </w:r>
      <w:r w:rsidRPr="00410C59">
        <w:t xml:space="preserve"> </w:t>
      </w:r>
      <w:proofErr w:type="spellStart"/>
      <w:r>
        <w:t>XBridge</w:t>
      </w:r>
      <w:proofErr w:type="spellEnd"/>
      <w:r>
        <w:t xml:space="preserve"> Shield RP18 and the other columns is 0.59, -0.12, 0.36, 0.48.</w:t>
      </w:r>
      <w:r w:rsidR="00122CCD">
        <w:t xml:space="preserve"> The S1 and </w:t>
      </w:r>
      <w:proofErr w:type="spellStart"/>
      <w:r w:rsidR="00122CCD">
        <w:t>logkw</w:t>
      </w:r>
      <w:proofErr w:type="spellEnd"/>
      <w:r w:rsidR="00122CCD">
        <w:t xml:space="preserve"> parameters are highly correlated (</w:t>
      </w:r>
      <w:r w:rsidR="00122CCD">
        <w:rPr>
          <w:rFonts w:ascii="Times New Roman" w:hAnsi="Times New Roman"/>
        </w:rPr>
        <w:t>ρ</w:t>
      </w:r>
      <w:r w:rsidR="00122CCD">
        <w:t>=0.87)</w:t>
      </w:r>
    </w:p>
    <w:p w14:paraId="2A2DDD9D" w14:textId="77777777" w:rsidR="00122CCD" w:rsidRDefault="00122CCD" w:rsidP="00D46423"/>
    <w:p w14:paraId="3B3B2343" w14:textId="77777777" w:rsidR="00122CCD" w:rsidRDefault="00122CCD" w:rsidP="00D46423"/>
    <w:p w14:paraId="68D86F29" w14:textId="3C9BACA6" w:rsidR="00D46423" w:rsidRDefault="00D46423" w:rsidP="00D46423">
      <w:r w:rsidRPr="00D46423">
        <w:t xml:space="preserve"> </w:t>
      </w:r>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 The between column differences for that parameter are small. </w:t>
      </w:r>
    </w:p>
    <w:p w14:paraId="522D5BD9" w14:textId="77777777" w:rsidR="00D46423" w:rsidRDefault="00D46423" w:rsidP="00D46423">
      <w:r>
        <w:t xml:space="preserve">The pH effects on </w:t>
      </w:r>
      <w:proofErr w:type="spellStart"/>
      <w:r>
        <w:t>logkw</w:t>
      </w:r>
      <w:proofErr w:type="spellEnd"/>
      <w:r>
        <w:t xml:space="preserve"> for acids and bases (</w:t>
      </w:r>
      <w:proofErr w:type="spellStart"/>
      <w:r>
        <w:t>apH</w:t>
      </w:r>
      <w:proofErr w:type="spellEnd"/>
      <w:r>
        <w:t>) are small and negative for acids and positive for bases. This effects reflects the changes in stationary phase properties due to pH of the mobile phases.</w:t>
      </w:r>
    </w:p>
    <w:p w14:paraId="31297983" w14:textId="77777777" w:rsidR="00D46423" w:rsidRDefault="00D46423" w:rsidP="00D46423">
      <w:r>
        <w:t xml:space="preserve">The log P effects </w:t>
      </w:r>
      <w:proofErr w:type="spellStart"/>
      <w:r>
        <w:t>logkw</w:t>
      </w:r>
      <w:proofErr w:type="spellEnd"/>
      <w:r>
        <w:t xml:space="preserve"> and S1 with a slope of 0.83 and 0.48 for </w:t>
      </w:r>
      <w:proofErr w:type="spellStart"/>
      <w:r>
        <w:t>XBridge</w:t>
      </w:r>
      <w:proofErr w:type="spellEnd"/>
      <w:r>
        <w:t xml:space="preserve"> Shield RP 18. The effect of other column on the parameter are small. The largest difference is between </w:t>
      </w:r>
      <w:proofErr w:type="spellStart"/>
      <w:r>
        <w:t>XBridge</w:t>
      </w:r>
      <w:proofErr w:type="spellEnd"/>
      <w:r>
        <w:t xml:space="preserve"> C8 and Xterra MS C18 (about 0.18) for cS1. </w:t>
      </w:r>
    </w:p>
    <w:p w14:paraId="521DB5DA" w14:textId="1F275CBA" w:rsidR="00AD3413" w:rsidRDefault="00AD3413" w:rsidP="006F1F34"/>
    <w:p w14:paraId="6B3ECF04" w14:textId="42CA7452" w:rsidR="00681A67" w:rsidRPr="00AF079C" w:rsidRDefault="00E46885" w:rsidP="006F1F34">
      <w:pPr>
        <w:pStyle w:val="TAMainText"/>
      </w:pPr>
      <w:r>
        <w:rPr>
          <w:noProof/>
        </w:rPr>
        <w:drawing>
          <wp:inline distT="0" distB="0" distL="0" distR="0" wp14:anchorId="6BDD49B9" wp14:editId="2A91F241">
            <wp:extent cx="3044825" cy="3044825"/>
            <wp:effectExtent l="0" t="0" r="3175" b="3175"/>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7CF9487" w14:textId="207E8368" w:rsidR="006F1F34" w:rsidRDefault="00681A67" w:rsidP="006F1F34">
      <w:pPr>
        <w:pStyle w:val="VAFigureCaption"/>
      </w:pPr>
      <w:r w:rsidRPr="0046593F">
        <w:t xml:space="preserve">Figure 1. </w:t>
      </w:r>
      <w:r w:rsidR="00384D2E">
        <w:t>Summary of marginal p</w:t>
      </w:r>
      <w:r w:rsidRPr="00AF71C7">
        <w:t xml:space="preserve">osterior distributions </w:t>
      </w:r>
      <w:r w:rsidR="00384D2E">
        <w:t>of</w:t>
      </w:r>
      <w:r w:rsidRPr="00AF71C7">
        <w:t xml:space="preserve"> the</w:t>
      </w:r>
      <w:r w:rsidR="0046593F" w:rsidRPr="00AF71C7">
        <w:t xml:space="preserve"> key</w:t>
      </w:r>
      <w:r w:rsidRPr="00AF71C7">
        <w:t xml:space="preserve"> population-level parameters</w:t>
      </w:r>
      <w:r w:rsidR="00822047">
        <w:t xml:space="preserve"> characterizing retention of </w:t>
      </w:r>
      <w:r w:rsidR="00384D2E">
        <w:t>analytes in the</w:t>
      </w:r>
      <w:r w:rsidR="00822047">
        <w:t xml:space="preserve"> tested columns.</w:t>
      </w:r>
    </w:p>
    <w:p w14:paraId="04A1DF6C" w14:textId="0DF0ADF2" w:rsidR="009257C7" w:rsidRPr="00AF079C" w:rsidRDefault="00410C59" w:rsidP="00D46423">
      <w:r>
        <w:tab/>
      </w:r>
      <w:r w:rsidR="00E46885">
        <w:rPr>
          <w:noProof/>
        </w:rPr>
        <w:drawing>
          <wp:inline distT="0" distB="0" distL="0" distR="0" wp14:anchorId="654DD7F5" wp14:editId="404C8AEA">
            <wp:extent cx="3044825" cy="3044825"/>
            <wp:effectExtent l="0" t="0" r="3175" b="3175"/>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104F3A5" w14:textId="3CE569FA" w:rsidR="009257C7" w:rsidRDefault="009257C7" w:rsidP="009257C7">
      <w:pPr>
        <w:pStyle w:val="VAFigureCaption"/>
      </w:pPr>
      <w:r w:rsidRPr="0046593F">
        <w:t xml:space="preserve">Figure </w:t>
      </w:r>
      <w:r w:rsidR="008501C8">
        <w:t>2</w:t>
      </w:r>
      <w:r w:rsidRPr="0046593F">
        <w:t xml:space="preserve">. </w:t>
      </w:r>
      <w:r w:rsidR="00384D2E" w:rsidRPr="00384D2E">
        <w:t xml:space="preserve">Summary of marginal posterior distributions of the key population-level parameters characterizing </w:t>
      </w:r>
      <w:r w:rsidR="00384D2E">
        <w:t xml:space="preserve">the difference in retention </w:t>
      </w:r>
      <w:r w:rsidR="00384D2E" w:rsidRPr="00384D2E">
        <w:t xml:space="preserve">of analytes </w:t>
      </w:r>
      <w:r w:rsidR="00384D2E">
        <w:t>between the</w:t>
      </w:r>
      <w:r w:rsidR="00384D2E" w:rsidRPr="00384D2E">
        <w:t xml:space="preserve"> </w:t>
      </w:r>
      <w:r w:rsidR="00384D2E">
        <w:t>indicated</w:t>
      </w:r>
      <w:r w:rsidR="00384D2E" w:rsidRPr="00384D2E">
        <w:t xml:space="preserve"> column</w:t>
      </w:r>
      <w:r w:rsidR="00384D2E">
        <w:t xml:space="preserve"> and </w:t>
      </w:r>
      <w:proofErr w:type="spellStart"/>
      <w:r w:rsidR="008501C8">
        <w:t>XBridge</w:t>
      </w:r>
      <w:proofErr w:type="spellEnd"/>
      <w:r w:rsidR="008501C8">
        <w:t xml:space="preserve"> Shield RP18</w:t>
      </w:r>
      <w:r w:rsidR="004C1F07">
        <w:t xml:space="preserve"> column</w:t>
      </w:r>
      <w:r w:rsidR="008501C8" w:rsidRPr="006F1F34">
        <w:t>.</w:t>
      </w:r>
    </w:p>
    <w:p w14:paraId="19D7BE07" w14:textId="434D320A" w:rsidR="009257C7" w:rsidRPr="009257C7" w:rsidRDefault="005D07B9" w:rsidP="009257C7">
      <w:r>
        <w:rPr>
          <w:noProof/>
        </w:rPr>
        <w:lastRenderedPageBreak/>
        <w:drawing>
          <wp:inline distT="0" distB="0" distL="0" distR="0" wp14:anchorId="038584D3" wp14:editId="58F23C6A">
            <wp:extent cx="3044825" cy="2282825"/>
            <wp:effectExtent l="0" t="0" r="3175" b="317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282825"/>
                    </a:xfrm>
                    <a:prstGeom prst="rect">
                      <a:avLst/>
                    </a:prstGeom>
                  </pic:spPr>
                </pic:pic>
              </a:graphicData>
            </a:graphic>
          </wp:inline>
        </w:drawing>
      </w:r>
    </w:p>
    <w:p w14:paraId="1309F841" w14:textId="13B6D515"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0AC466FE" w14:textId="0ED75E6F" w:rsidR="009821A7" w:rsidRDefault="009821A7" w:rsidP="006F1F34">
      <w:r w:rsidRPr="00AF079C">
        <w:t xml:space="preserve">The model predictions are well calibrated with the data, as shown in Figure </w:t>
      </w:r>
      <w:r>
        <w:t>S</w:t>
      </w:r>
      <w:r w:rsidR="00E332A3">
        <w:t>3</w:t>
      </w:r>
      <w:r w:rsidRPr="00AF079C">
        <w:t xml:space="preserve">. </w:t>
      </w:r>
      <w:r w:rsidR="001E1C52">
        <w:t>The in</w:t>
      </w:r>
      <w:r w:rsidR="001E1C52" w:rsidRPr="001E1C52">
        <w:t xml:space="preserve">dividual and population predictions versus observed </w:t>
      </w:r>
      <w:r w:rsidR="001E1C52">
        <w:t>retention times</w:t>
      </w:r>
      <w:r w:rsidR="001E1C52" w:rsidRPr="001E1C52">
        <w:t xml:space="preserve"> are relatively symmetrically distributed around the line of identity</w:t>
      </w:r>
      <w:r w:rsidR="001E1C52">
        <w:t xml:space="preserve"> indicating model applicability for predictions. </w:t>
      </w:r>
      <w:r>
        <w:t>The individual and population predictions</w:t>
      </w:r>
      <w:r w:rsidR="001E1C52">
        <w:t xml:space="preserve"> for several analytes</w:t>
      </w:r>
      <w:r>
        <w:t xml:space="preserve"> are shown in Figure S</w:t>
      </w:r>
      <w:r w:rsidR="00E332A3">
        <w:t>4 and S5</w:t>
      </w:r>
      <w:r>
        <w:t>.</w:t>
      </w:r>
      <w:r w:rsidR="00124D57">
        <w:t xml:space="preserve"> </w:t>
      </w:r>
      <w:r w:rsidR="00131473">
        <w:t>The individual prediction are very precise and close to observed data. The population predictions are</w:t>
      </w:r>
      <w:r w:rsidR="004F18AB">
        <w:t xml:space="preserve"> also</w:t>
      </w:r>
      <w:r w:rsidR="00131473">
        <w:t xml:space="preserve"> well calibrate</w:t>
      </w:r>
      <w:r w:rsidR="00987F1B">
        <w:t>d</w:t>
      </w:r>
      <w:r w:rsidR="00131473">
        <w:t xml:space="preserve"> </w:t>
      </w:r>
      <w:r w:rsidR="004F18AB">
        <w:t xml:space="preserve">but </w:t>
      </w:r>
      <w:r w:rsidR="00131473">
        <w:t xml:space="preserve">are less precise. </w:t>
      </w:r>
      <w:r w:rsidR="00601F64">
        <w:t>The limited data predictions are shown in Figure S6</w:t>
      </w:r>
    </w:p>
    <w:p w14:paraId="6398ABE9" w14:textId="4FCDFE7A" w:rsidR="00681A67" w:rsidRPr="0046593F" w:rsidRDefault="009821A7" w:rsidP="006F1F34">
      <w:r>
        <w:t>All model</w:t>
      </w:r>
      <w:r w:rsidR="006F1F34">
        <w:t xml:space="preserve"> parameters jointly </w:t>
      </w:r>
      <w:r w:rsidR="007F0C07">
        <w:t>affect</w:t>
      </w:r>
      <w:r w:rsidR="006F1F34">
        <w:t xml:space="preserve"> </w:t>
      </w:r>
      <w:r w:rsidR="00D0227F">
        <w:t>a</w:t>
      </w:r>
      <w:r w:rsidR="00124D57">
        <w:t xml:space="preserve">nalyte </w:t>
      </w:r>
      <w:r w:rsidR="0032296C">
        <w:t>retention</w:t>
      </w:r>
      <w:r w:rsidR="00D0227F">
        <w:t xml:space="preserve">. </w:t>
      </w:r>
      <w:r w:rsidR="0032296C">
        <w:t xml:space="preserve">To better illustrate </w:t>
      </w:r>
      <w:r>
        <w:t>th</w:t>
      </w:r>
      <w:r w:rsidR="00911FDD">
        <w:t>is</w:t>
      </w:r>
      <w:r w:rsidR="007F7759">
        <w:t xml:space="preserve"> joined effect of</w:t>
      </w:r>
      <w:r>
        <w:t xml:space="preserve"> parameter</w:t>
      </w:r>
      <w:r w:rsidR="007F7759">
        <w:t>s</w:t>
      </w:r>
      <w:r w:rsidR="00936EA2">
        <w:t xml:space="preserve">, </w:t>
      </w:r>
      <w:r w:rsidR="0032296C">
        <w:t>we simulated the average retention factors for</w:t>
      </w:r>
      <w:r w:rsidR="00936EA2">
        <w:t xml:space="preserve"> the typical</w:t>
      </w:r>
      <w:r w:rsidR="0032296C">
        <w:t xml:space="preserve"> </w:t>
      </w:r>
      <w:r w:rsidR="006F1F34">
        <w:t>acid</w:t>
      </w:r>
      <w:r w:rsidR="0032296C">
        <w:t>i</w:t>
      </w:r>
      <w:r w:rsidR="00936EA2">
        <w:t>c</w:t>
      </w:r>
      <w:r w:rsidR="0032296C">
        <w:t xml:space="preserve">, </w:t>
      </w:r>
      <w:r w:rsidR="006F1F34">
        <w:t xml:space="preserve">basic and neutral </w:t>
      </w:r>
      <w:r w:rsidR="0032296C">
        <w:t>analyte</w:t>
      </w:r>
      <w:r w:rsidR="006F1F34">
        <w:t xml:space="preserve"> with log P of </w:t>
      </w:r>
      <w:r w:rsidR="00936EA2">
        <w:t>0</w:t>
      </w:r>
      <w:r w:rsidR="006F1F34">
        <w:t xml:space="preserve">, </w:t>
      </w:r>
      <w:r w:rsidR="00936EA2">
        <w:t>3</w:t>
      </w:r>
      <w:r w:rsidR="006F1F34">
        <w:t xml:space="preserve"> and 6</w:t>
      </w:r>
      <w:r w:rsidR="0032296C">
        <w:t xml:space="preserve">. </w:t>
      </w:r>
      <w:r w:rsidR="00936EA2">
        <w:t xml:space="preserve">The results are </w:t>
      </w:r>
      <w:r w:rsidR="0032296C">
        <w:t xml:space="preserve">present in Figure </w:t>
      </w:r>
      <w:r w:rsidR="00936EA2">
        <w:t>4</w:t>
      </w:r>
      <w:r w:rsidR="0032296C">
        <w:t>.</w:t>
      </w:r>
      <w:r w:rsidR="00936EA2">
        <w:t xml:space="preserve"> </w:t>
      </w:r>
      <w:r w:rsidR="00131473">
        <w:t xml:space="preserve">We also provide various isocratic prediction for selected analytes to illustrate the impact of parameters on </w:t>
      </w:r>
      <w:r w:rsidR="00601F64">
        <w:t xml:space="preserve">isocratic </w:t>
      </w:r>
      <w:r w:rsidR="00131473">
        <w:t>retention (</w:t>
      </w:r>
      <w:r w:rsidR="00601F64">
        <w:t>Figure S7 and S8</w:t>
      </w:r>
      <w:r w:rsidR="00131473">
        <w:t>)</w:t>
      </w:r>
      <w:r w:rsidR="00601F64">
        <w:t>.</w:t>
      </w:r>
    </w:p>
    <w:p w14:paraId="7307F35E" w14:textId="40902402" w:rsidR="00681A67" w:rsidRPr="00AF079C" w:rsidRDefault="00E332A3" w:rsidP="006F1F34">
      <w:pPr>
        <w:pStyle w:val="TAMainText"/>
      </w:pPr>
      <w:r>
        <w:rPr>
          <w:noProof/>
        </w:rPr>
        <w:drawing>
          <wp:inline distT="0" distB="0" distL="0" distR="0" wp14:anchorId="74C22D73" wp14:editId="3D213CD2">
            <wp:extent cx="3044825" cy="3044825"/>
            <wp:effectExtent l="0" t="0" r="3175" b="3175"/>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braz 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1310424E" w14:textId="0BDE8122"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basic, neutral and acidic form o</w:t>
      </w:r>
      <w:r w:rsidR="004F55C3">
        <w:t>f an</w:t>
      </w:r>
      <w:r w:rsidR="00523691" w:rsidRPr="00CF20D2">
        <w:t xml:space="preserve"> analyte with </w:t>
      </w:r>
      <w:r w:rsidR="00523691" w:rsidRPr="00CF20D2">
        <w:t xml:space="preserve">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xml:space="preserve">. The uncertainty </w:t>
      </w:r>
      <w:r w:rsidR="00FE6403" w:rsidRPr="00CF20D2">
        <w:t xml:space="preserve">is not present to improve </w:t>
      </w:r>
      <w:r w:rsidR="0006411C" w:rsidRPr="00CF20D2">
        <w:t>readability</w:t>
      </w:r>
      <w:r w:rsidR="00FE6403" w:rsidRPr="00CF20D2">
        <w:t>.</w:t>
      </w:r>
    </w:p>
    <w:p w14:paraId="3AB28ECA" w14:textId="58580DE2" w:rsidR="00DF55E7" w:rsidRPr="00AF079C" w:rsidRDefault="00795055" w:rsidP="006F1F34">
      <w:pPr>
        <w:pStyle w:val="TAMainText"/>
      </w:pPr>
      <w:r>
        <w:t>The model provides quantitative results allowing to predict likely chromatogram</w:t>
      </w:r>
      <w:r w:rsidR="00D0227F">
        <w:t xml:space="preserve"> given various </w:t>
      </w:r>
      <w:r w:rsidR="00911FDD">
        <w:t xml:space="preserve">number of experimental data (even </w:t>
      </w:r>
      <w:r w:rsidR="00987F1B">
        <w:t>lack of any</w:t>
      </w:r>
      <w:r w:rsidR="00911FDD">
        <w:t xml:space="preserve"> data).</w:t>
      </w:r>
      <w:r w:rsidR="00D0227F">
        <w:t xml:space="preserve"> Such prediction</w:t>
      </w:r>
      <w:r w:rsidR="007F7759">
        <w:t xml:space="preserve"> </w:t>
      </w:r>
      <w:r>
        <w:t>can be used for</w:t>
      </w:r>
      <w:r w:rsidR="00D0227F">
        <w:t xml:space="preserve"> </w:t>
      </w:r>
      <w:r>
        <w:t>decision making.</w:t>
      </w:r>
      <w:r w:rsidR="00D0227F">
        <w:t xml:space="preserve"> In this work we show t</w:t>
      </w:r>
      <w:r w:rsidR="00681A67" w:rsidRPr="00AF079C">
        <w:t>he comparison of population</w:t>
      </w:r>
      <w:r w:rsidR="00D0227F">
        <w:t xml:space="preserve"> (</w:t>
      </w:r>
      <w:r w:rsidR="00D0227F" w:rsidRPr="00A00AE6">
        <w:rPr>
          <w:bCs/>
        </w:rPr>
        <w:t>future observations when no experimental data are available</w:t>
      </w:r>
      <w:r w:rsidR="00D0227F">
        <w:t>)</w:t>
      </w:r>
      <w:r>
        <w:t xml:space="preserve"> </w:t>
      </w:r>
      <w:r w:rsidR="00681A67" w:rsidRPr="00AF079C">
        <w:t>and limited data predictions</w:t>
      </w:r>
      <w:r w:rsidR="00D0227F">
        <w:t xml:space="preserve"> (</w:t>
      </w:r>
      <w:r w:rsidR="00D0227F" w:rsidRPr="00A00AE6">
        <w:rPr>
          <w:bCs/>
        </w:rPr>
        <w:t xml:space="preserve">future predictions given access to </w:t>
      </w:r>
      <w:r w:rsidR="00D0227F">
        <w:rPr>
          <w:bCs/>
        </w:rPr>
        <w:t>all</w:t>
      </w:r>
      <w:r w:rsidR="00D0227F" w:rsidRPr="00A00AE6">
        <w:rPr>
          <w:bCs/>
        </w:rPr>
        <w:t xml:space="preserve"> experiments collected for </w:t>
      </w:r>
      <w:proofErr w:type="spellStart"/>
      <w:r w:rsidR="00D0227F">
        <w:rPr>
          <w:bCs/>
        </w:rPr>
        <w:t>XBridge</w:t>
      </w:r>
      <w:proofErr w:type="spellEnd"/>
      <w:r w:rsidR="00D0227F">
        <w:rPr>
          <w:bCs/>
        </w:rPr>
        <w:t xml:space="preserve"> Shield RP 18)</w:t>
      </w:r>
      <w:r w:rsidR="001E1C52">
        <w:rPr>
          <w:bCs/>
        </w:rPr>
        <w:t xml:space="preserve">. Simulations </w:t>
      </w:r>
      <w:r w:rsidR="00681A67" w:rsidRPr="00AF079C">
        <w:t xml:space="preserve">are shown in Figures </w:t>
      </w:r>
      <w:r w:rsidR="004F18AB">
        <w:t>5</w:t>
      </w:r>
      <w:r w:rsidR="00681A67" w:rsidRPr="00AF079C">
        <w:t xml:space="preserve"> and </w:t>
      </w:r>
      <w:r w:rsidR="004F18AB">
        <w:t>6</w:t>
      </w:r>
      <w:r w:rsidR="00681A67" w:rsidRPr="00AF079C">
        <w:t xml:space="preserve">. </w:t>
      </w:r>
      <w:r w:rsidR="00124D57">
        <w:t xml:space="preserve">The population predictions (Figure </w:t>
      </w:r>
      <w:r w:rsidR="00D46423">
        <w:t>5</w:t>
      </w:r>
      <w:r w:rsidR="00124D57">
        <w:t xml:space="preserve">) are of limited usefulness as they lead to a very large uncertainties. </w:t>
      </w:r>
      <w:r w:rsidR="004C3D84">
        <w:t>Basically, the uncertaint</w:t>
      </w:r>
      <w:r w:rsidR="0087420D">
        <w:t>ies</w:t>
      </w:r>
      <w:r w:rsidR="004C3D84">
        <w:t xml:space="preserve"> for population predictions </w:t>
      </w:r>
      <w:r w:rsidR="0087420D">
        <w:t>are</w:t>
      </w:r>
      <w:r w:rsidR="004C3D84">
        <w:t xml:space="preserve"> </w:t>
      </w:r>
      <w:r w:rsidR="0087420D">
        <w:t xml:space="preserve">mostly </w:t>
      </w:r>
      <w:r w:rsidR="004C3D84">
        <w:t xml:space="preserve">driven by unexplained variability, </w:t>
      </w:r>
      <w:r w:rsidR="004C3D84" w:rsidRPr="004C3D84">
        <w:rPr>
          <w:rFonts w:ascii="Times New Roman" w:hAnsi="Times New Roman"/>
          <w:i/>
          <w:iCs/>
        </w:rPr>
        <w:t>ω</w:t>
      </w:r>
      <w:r w:rsidR="007F7759">
        <w:t>, which is large.</w:t>
      </w:r>
      <w:r w:rsidR="004C3D84">
        <w:t xml:space="preserve"> </w:t>
      </w:r>
      <w:r w:rsidR="000432C3">
        <w:t xml:space="preserve">However, </w:t>
      </w:r>
      <w:r w:rsidR="00D0227F">
        <w:t xml:space="preserve">by </w:t>
      </w:r>
      <w:r w:rsidR="007F7759">
        <w:t xml:space="preserve">adding information </w:t>
      </w:r>
      <w:r w:rsidR="00D0227F">
        <w:t xml:space="preserve">one </w:t>
      </w:r>
      <w:r w:rsidR="007F7759">
        <w:t xml:space="preserve">can decrease </w:t>
      </w:r>
      <w:r w:rsidR="00D0227F">
        <w:t xml:space="preserve">this </w:t>
      </w:r>
      <w:r w:rsidR="00D46423">
        <w:t>uncertainty</w:t>
      </w:r>
      <w:r w:rsidR="007F7759">
        <w:t xml:space="preserve">. For example, </w:t>
      </w:r>
      <w:r w:rsidR="000432C3">
        <w:t>t</w:t>
      </w:r>
      <w:r w:rsidR="00124D57">
        <w:t>he</w:t>
      </w:r>
      <w:r w:rsidR="0045566C">
        <w:t xml:space="preserve"> added predicted value of </w:t>
      </w:r>
      <w:proofErr w:type="spellStart"/>
      <w:r w:rsidR="00702372">
        <w:t>XBridge</w:t>
      </w:r>
      <w:proofErr w:type="spellEnd"/>
      <w:r w:rsidR="00702372">
        <w:t xml:space="preserve"> Shield RP18 </w:t>
      </w:r>
      <w:r w:rsidR="0045566C">
        <w:t>data</w:t>
      </w:r>
      <w:r w:rsidR="00124D57">
        <w:t xml:space="preserve"> is</w:t>
      </w:r>
      <w:r w:rsidR="000432C3">
        <w:t xml:space="preserve"> </w:t>
      </w:r>
      <w:r w:rsidR="00124D57">
        <w:t>large</w:t>
      </w:r>
      <w:r w:rsidR="00463CEB">
        <w:t>.</w:t>
      </w:r>
      <w:r w:rsidR="00124D57">
        <w:t xml:space="preserve"> </w:t>
      </w:r>
      <w:r w:rsidR="004C3D84">
        <w:t>For th</w:t>
      </w:r>
      <w:r w:rsidR="007F7759">
        <w:t>is</w:t>
      </w:r>
      <w:r w:rsidR="004C3D84">
        <w:t xml:space="preserve"> limited data predictions </w:t>
      </w:r>
      <w:r w:rsidR="00911FDD">
        <w:t>the</w:t>
      </w:r>
      <w:r w:rsidR="004C3D84">
        <w:t xml:space="preserve"> uncertainty is </w:t>
      </w:r>
      <w:r w:rsidR="00C85A68">
        <w:t xml:space="preserve">almost entirely </w:t>
      </w:r>
      <w:r w:rsidR="004C3D84">
        <w:t xml:space="preserve">reduced for </w:t>
      </w:r>
      <w:proofErr w:type="spellStart"/>
      <w:r w:rsidR="004C3D84">
        <w:t>XBridge</w:t>
      </w:r>
      <w:proofErr w:type="spellEnd"/>
      <w:r w:rsidR="004C3D84">
        <w:t xml:space="preserve"> Shield RP18 column (there is a lot of data). For other columns there is still some proportion of uncertainty left (</w:t>
      </w:r>
      <w:proofErr w:type="spellStart"/>
      <w:r w:rsidR="004C3D84" w:rsidRPr="004C3D84">
        <w:rPr>
          <w:i/>
          <w:iCs/>
        </w:rPr>
        <w:t>c</w:t>
      </w:r>
      <w:r w:rsidR="004C3D84" w:rsidRPr="004C3D84">
        <w:rPr>
          <w:rFonts w:ascii="Times New Roman" w:hAnsi="Times New Roman"/>
          <w:i/>
          <w:iCs/>
        </w:rPr>
        <w:t>ω</w:t>
      </w:r>
      <w:proofErr w:type="spellEnd"/>
      <w:r w:rsidR="004C3D84">
        <w:rPr>
          <w:rFonts w:ascii="Times New Roman" w:hAnsi="Times New Roman"/>
        </w:rPr>
        <w:t>). Since</w:t>
      </w:r>
      <w:r w:rsidR="004C3D84" w:rsidRPr="004C3D84">
        <w:rPr>
          <w:rFonts w:ascii="Times New Roman" w:hAnsi="Times New Roman"/>
        </w:rPr>
        <w:t xml:space="preserve"> </w:t>
      </w:r>
      <w:proofErr w:type="spellStart"/>
      <w:r w:rsidR="004C3D84" w:rsidRPr="004C3D84">
        <w:t>c</w:t>
      </w:r>
      <w:r w:rsidR="004C3D84" w:rsidRPr="004C3D84">
        <w:rPr>
          <w:rFonts w:ascii="Times New Roman" w:hAnsi="Times New Roman"/>
        </w:rPr>
        <w:t>ω</w:t>
      </w:r>
      <w:proofErr w:type="spellEnd"/>
      <w:r w:rsidR="004C3D84">
        <w:rPr>
          <w:rFonts w:ascii="Times New Roman" w:hAnsi="Times New Roman"/>
          <w:i/>
          <w:iCs/>
        </w:rPr>
        <w:t xml:space="preserve"> </w:t>
      </w:r>
      <w:r w:rsidR="004C3D84" w:rsidRPr="004C3D84">
        <w:t>is small (about 0.1)</w:t>
      </w:r>
      <w:r w:rsidR="004C3D84">
        <w:rPr>
          <w:rFonts w:ascii="Times New Roman" w:hAnsi="Times New Roman"/>
          <w:i/>
          <w:iCs/>
        </w:rPr>
        <w:t xml:space="preserve"> </w:t>
      </w:r>
      <w:r w:rsidR="004C3D84">
        <w:rPr>
          <w:rFonts w:ascii="Times New Roman" w:hAnsi="Times New Roman"/>
        </w:rPr>
        <w:t xml:space="preserve">one can expect a </w:t>
      </w:r>
      <w:r w:rsidR="000432C3">
        <w:rPr>
          <w:rFonts w:ascii="Times New Roman" w:hAnsi="Times New Roman"/>
        </w:rPr>
        <w:t>fairly</w:t>
      </w:r>
      <w:r w:rsidR="004C3D84">
        <w:rPr>
          <w:rFonts w:ascii="Times New Roman" w:hAnsi="Times New Roman"/>
        </w:rPr>
        <w:t xml:space="preserve"> precise predictions.</w:t>
      </w:r>
      <w:r w:rsidR="007F7759">
        <w:rPr>
          <w:rFonts w:ascii="Times New Roman" w:hAnsi="Times New Roman"/>
        </w:rPr>
        <w:t xml:space="preserve"> </w:t>
      </w:r>
      <w:r w:rsidR="00DF55E7">
        <w:t xml:space="preserve">The between analyte variabilities are on a log (with base 10) scale and so these standard deviations has to be interpreted accordingly. For example the between analyte variability of 0.1 for </w:t>
      </w:r>
      <w:proofErr w:type="spellStart"/>
      <w:r w:rsidR="00DF55E7">
        <w:t>clogkw</w:t>
      </w:r>
      <w:proofErr w:type="spellEnd"/>
      <w:r w:rsidR="00DF55E7">
        <w:t xml:space="preserve"> implies that the predicted effects of the column are on the order of </w:t>
      </w:r>
      <w:r w:rsidR="00DF55E7">
        <w:rPr>
          <w:rFonts w:ascii="Times New Roman" w:hAnsi="Times New Roman"/>
        </w:rPr>
        <w:t>±</w:t>
      </w:r>
      <w:r w:rsidR="00DF55E7">
        <w:t xml:space="preserve"> 0.1, which corresponds to a multiplicative factors from exp(-2.3*0.1)=</w:t>
      </w:r>
      <w:r w:rsidR="00DF55E7" w:rsidRPr="00DF55E7">
        <w:t>0.79</w:t>
      </w:r>
      <w:r w:rsidR="00DF55E7">
        <w:t xml:space="preserve"> to exp(2.3*0.1)=1.26.</w:t>
      </w:r>
      <w:r w:rsidR="00D35AEA" w:rsidRPr="00D35AEA">
        <w:rPr>
          <w:rFonts w:ascii="Times New Roman" w:hAnsi="Times New Roman"/>
        </w:rPr>
        <w:t xml:space="preserve"> </w:t>
      </w:r>
      <w:r w:rsidR="00D35AEA">
        <w:rPr>
          <w:rFonts w:ascii="Times New Roman" w:hAnsi="Times New Roman"/>
        </w:rPr>
        <w:t>For simple problems involving few analyte it indicates that one is able to predict retention with an uncertainty of few minutes</w:t>
      </w:r>
      <w:r w:rsidR="00601F64">
        <w:rPr>
          <w:rFonts w:ascii="Times New Roman" w:hAnsi="Times New Roman"/>
        </w:rPr>
        <w:t xml:space="preserve">. It </w:t>
      </w:r>
      <w:r w:rsidR="00D35AEA">
        <w:rPr>
          <w:rFonts w:ascii="Times New Roman" w:hAnsi="Times New Roman"/>
        </w:rPr>
        <w:t>might be of practical usefulness.</w:t>
      </w:r>
    </w:p>
    <w:p w14:paraId="3866F199" w14:textId="7C989B26" w:rsidR="00681A67" w:rsidRPr="00AF079C" w:rsidRDefault="00E332A3" w:rsidP="006F1F34">
      <w:pPr>
        <w:pStyle w:val="TAMainText"/>
      </w:pPr>
      <w:r>
        <w:rPr>
          <w:noProof/>
        </w:rPr>
        <w:drawing>
          <wp:inline distT="0" distB="0" distL="0" distR="0" wp14:anchorId="0584EB35" wp14:editId="0B594E16">
            <wp:extent cx="3044825" cy="3044825"/>
            <wp:effectExtent l="0" t="0" r="3175" b="3175"/>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6F8ED571" w14:textId="6E21DC37" w:rsidR="007B157B" w:rsidRDefault="00681A67" w:rsidP="006F1F34">
      <w:pPr>
        <w:pStyle w:val="VAFigureCaption"/>
      </w:pPr>
      <w:r>
        <w:t>F</w:t>
      </w:r>
      <w:r w:rsidRPr="00AF079C">
        <w:t xml:space="preserve">igure </w:t>
      </w:r>
      <w:r w:rsidR="00463CEB">
        <w:t>5</w:t>
      </w:r>
      <w:r w:rsidRPr="00AF079C">
        <w:t xml:space="preserve">. </w:t>
      </w:r>
      <w:r w:rsidRPr="00B73148">
        <w:t xml:space="preserve">Uncertainty chromatograms displaying the predictions for 6 selected analytes using </w:t>
      </w:r>
      <w:r w:rsidR="007B157B" w:rsidRPr="00B73148">
        <w:t>no</w:t>
      </w:r>
      <w:r w:rsidRPr="00B73148">
        <w:t xml:space="preserve"> preliminary information. Each peak represents the range of analyte retention factors compatible with prior and preliminary data.</w:t>
      </w:r>
      <w:r w:rsidRPr="00AF079C">
        <w:t xml:space="preserve"> </w:t>
      </w:r>
    </w:p>
    <w:p w14:paraId="604F3CAB" w14:textId="73E9498D" w:rsidR="00681A67" w:rsidRDefault="00E332A3" w:rsidP="006F1F34">
      <w:pPr>
        <w:pStyle w:val="VAFigureCaption"/>
      </w:pPr>
      <w:r>
        <w:rPr>
          <w:noProof/>
        </w:rPr>
        <w:lastRenderedPageBreak/>
        <w:drawing>
          <wp:inline distT="0" distB="0" distL="0" distR="0" wp14:anchorId="57B7A440" wp14:editId="155B2E5E">
            <wp:extent cx="3044825" cy="3044825"/>
            <wp:effectExtent l="0" t="0" r="3175" b="3175"/>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braz 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044825"/>
                    </a:xfrm>
                    <a:prstGeom prst="rect">
                      <a:avLst/>
                    </a:prstGeom>
                  </pic:spPr>
                </pic:pic>
              </a:graphicData>
            </a:graphic>
          </wp:inline>
        </w:drawing>
      </w:r>
    </w:p>
    <w:p w14:paraId="5AD74DE7" w14:textId="0DD701D4" w:rsidR="00681A67" w:rsidRDefault="00681A67" w:rsidP="006F1F34">
      <w:pPr>
        <w:pStyle w:val="VAFigureCaption"/>
      </w:pPr>
      <w:r w:rsidRPr="00AF079C">
        <w:t xml:space="preserve">Figure </w:t>
      </w:r>
      <w:r w:rsidR="00463CEB">
        <w:t>6</w:t>
      </w:r>
      <w:r w:rsidRPr="00AF079C">
        <w:t xml:space="preserve">. </w:t>
      </w:r>
      <w:r w:rsidRPr="00B73148">
        <w:t xml:space="preserve">Uncertainty chromatograms displaying the predictions for 6 selected analytes based on </w:t>
      </w:r>
      <w:proofErr w:type="spellStart"/>
      <w:r w:rsidR="00702372">
        <w:t>XBridge</w:t>
      </w:r>
      <w:proofErr w:type="spellEnd"/>
      <w:r w:rsidR="00702372">
        <w:t xml:space="preserve"> Shield RP18 </w:t>
      </w:r>
      <w:r w:rsidR="007B157B" w:rsidRPr="00B73148">
        <w:t>data</w:t>
      </w:r>
      <w:r w:rsidRPr="00B73148">
        <w:t xml:space="preserve">. Colors correspond to different analytes that are identified in the </w:t>
      </w:r>
      <w:r w:rsidR="007B157B" w:rsidRPr="00B73148">
        <w:t>legend</w:t>
      </w:r>
      <w:r w:rsidRPr="00B73148">
        <w:t>.</w:t>
      </w:r>
    </w:p>
    <w:p w14:paraId="50299B0E" w14:textId="672E437F" w:rsidR="00463CEB" w:rsidRDefault="00463CEB" w:rsidP="00463CEB"/>
    <w:p w14:paraId="74E0500D" w14:textId="321631B4" w:rsidR="00463CEB" w:rsidRDefault="00463CEB" w:rsidP="00463CEB">
      <w:r>
        <w:t xml:space="preserve">&lt;including column as fixed vs. random effects, possibility of adding predictors, like retention of </w:t>
      </w:r>
      <w:r w:rsidR="00911FDD">
        <w:t>a compound under some standard conditions</w:t>
      </w:r>
      <w:r>
        <w:t>).</w:t>
      </w:r>
    </w:p>
    <w:p w14:paraId="68E40D32" w14:textId="77777777" w:rsidR="00FD1DD4" w:rsidRPr="00463CEB" w:rsidRDefault="00FD1DD4" w:rsidP="00463CEB"/>
    <w:p w14:paraId="4132F16F" w14:textId="77777777" w:rsidR="00681A67" w:rsidRPr="008B3F31" w:rsidRDefault="00681A67" w:rsidP="006F1F34">
      <w:pPr>
        <w:pStyle w:val="Nagwek1"/>
      </w:pPr>
      <w:r w:rsidRPr="008B3F31">
        <w:t>CONCLUSIONS</w:t>
      </w:r>
    </w:p>
    <w:p w14:paraId="5A64FEE6" w14:textId="4D65B732" w:rsidR="00681A67" w:rsidRPr="004A457B" w:rsidRDefault="00681A67" w:rsidP="006F1F34">
      <w:pPr>
        <w:pStyle w:val="TAMainText"/>
      </w:pPr>
      <w:r w:rsidRPr="004A457B">
        <w:t>This work demonstrate</w:t>
      </w:r>
      <w:r w:rsidR="004C3D84">
        <w:t>s</w:t>
      </w:r>
      <w:r w:rsidRPr="004A457B">
        <w:t xml:space="preserve"> the application of a Bayesian multilevel model to compare various stationary phases using large datasets collected for a wide range of chromatographic conditions. The analysis characterizes the difference in chromatographic retention of neutral, acidic, and basic analytes.</w:t>
      </w:r>
      <w:r w:rsidR="00FD1DD4">
        <w:t xml:space="preserve"> </w:t>
      </w:r>
      <w:r w:rsidR="004C3D84">
        <w:t xml:space="preserve">It also provides </w:t>
      </w:r>
      <w:r w:rsidR="00FD1DD4">
        <w:t xml:space="preserve">a way to characterize </w:t>
      </w:r>
      <w:r w:rsidR="004C3D84">
        <w:t xml:space="preserve">the influence of </w:t>
      </w:r>
      <w:r w:rsidR="00640555">
        <w:t xml:space="preserve">pH, </w:t>
      </w:r>
      <w:r w:rsidR="004C3D84">
        <w:t>temperature, organic modifier type and content</w:t>
      </w:r>
      <w:r w:rsidR="00640555">
        <w:t xml:space="preserve"> on</w:t>
      </w:r>
      <w:r w:rsidR="00FD1DD4">
        <w:t xml:space="preserve"> analyte retention</w:t>
      </w:r>
      <w:r w:rsidR="00AE102F">
        <w:t>.</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1AD6E70" w14:textId="77777777" w:rsidR="00681A67" w:rsidRPr="00AF079C" w:rsidRDefault="00681A67" w:rsidP="006F1F34">
      <w:pPr>
        <w:pStyle w:val="TESupportingInformation"/>
      </w:pPr>
      <w:r>
        <w:t>…</w:t>
      </w:r>
    </w:p>
    <w:p w14:paraId="65727AB4" w14:textId="77777777" w:rsidR="00681A67" w:rsidRPr="002B34F1" w:rsidRDefault="00681A67" w:rsidP="006F1F3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7777777" w:rsidR="00681A67" w:rsidRPr="0045566C" w:rsidRDefault="00681A67" w:rsidP="006F1F34">
      <w:pPr>
        <w:pStyle w:val="StyleFACorrespondingAuthorFootnote7pt"/>
        <w:rPr>
          <w:rStyle w:val="FAAuthorInfoSubtitleChar"/>
          <w:color w:val="auto"/>
        </w:rPr>
      </w:pPr>
      <w:r w:rsidRPr="0045566C">
        <w:rPr>
          <w:color w:val="auto"/>
        </w:rPr>
        <w:t>ŁK, JJ, WSL collected the experimental data; ŁK and AK prepared the data for analysis; AK and PW analyzed the data; PW, AK wrote the paper with input from all authors;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w:t>
      </w:r>
      <w:r w:rsidRPr="002B34F1">
        <w:t xml:space="preserve">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6E798A06" w14:textId="77777777" w:rsidR="00DD41E5" w:rsidRPr="00DD41E5" w:rsidRDefault="00681A67" w:rsidP="006F1F34">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DD41E5" w:rsidRPr="00DD41E5">
        <w:t>(1)</w:t>
      </w:r>
      <w:r w:rsidR="00DD41E5" w:rsidRPr="00DD41E5">
        <w:tab/>
        <w:t xml:space="preserve">Žuvela, P.; Skoczylas, M.; Jay Liu, J.; Ba̧czek, T.; Kaliszan, R.; Wong, M. W.; Buszewski, B. Column Characterization and Selection Systems in Reversed-Phase High-Performance Liquid Chromatography. </w:t>
      </w:r>
      <w:r w:rsidR="00DD41E5" w:rsidRPr="00DD41E5">
        <w:rPr>
          <w:i/>
          <w:iCs/>
        </w:rPr>
        <w:t>Chem. Rev.</w:t>
      </w:r>
      <w:r w:rsidR="00DD41E5" w:rsidRPr="00DD41E5">
        <w:t xml:space="preserve"> </w:t>
      </w:r>
      <w:r w:rsidR="00DD41E5" w:rsidRPr="00DD41E5">
        <w:rPr>
          <w:b/>
          <w:bCs/>
        </w:rPr>
        <w:t>2019</w:t>
      </w:r>
      <w:r w:rsidR="00DD41E5" w:rsidRPr="00DD41E5">
        <w:t xml:space="preserve">, </w:t>
      </w:r>
      <w:r w:rsidR="00DD41E5" w:rsidRPr="00DD41E5">
        <w:rPr>
          <w:i/>
          <w:iCs/>
        </w:rPr>
        <w:t>119</w:t>
      </w:r>
      <w:r w:rsidR="00DD41E5" w:rsidRPr="00DD41E5">
        <w:t xml:space="preserve"> (6), 3674–3729. https://doi.org/10.1021/acs.chemrev.8b00246.</w:t>
      </w:r>
    </w:p>
    <w:p w14:paraId="47B10AEE" w14:textId="77777777" w:rsidR="00DD41E5" w:rsidRPr="00DD41E5" w:rsidRDefault="00DD41E5" w:rsidP="006F1F34">
      <w:pPr>
        <w:pStyle w:val="Bibliografia"/>
      </w:pPr>
      <w:r w:rsidRPr="00DD41E5">
        <w:t>(2)</w:t>
      </w:r>
      <w:r w:rsidRPr="00DD41E5">
        <w:tab/>
        <w:t xml:space="preserve">Gritti, F.; Guiochon, G. Adsorption Mechanism in RPLC. Effect of the Nature of the Organic Modifier. </w:t>
      </w:r>
      <w:r w:rsidRPr="00DD41E5">
        <w:rPr>
          <w:i/>
          <w:iCs/>
        </w:rPr>
        <w:t>Anal Chem</w:t>
      </w:r>
      <w:r w:rsidRPr="00DD41E5">
        <w:t xml:space="preserve"> </w:t>
      </w:r>
      <w:r w:rsidRPr="00DD41E5">
        <w:rPr>
          <w:b/>
          <w:bCs/>
        </w:rPr>
        <w:t>2005</w:t>
      </w:r>
      <w:r w:rsidRPr="00DD41E5">
        <w:t xml:space="preserve">, </w:t>
      </w:r>
      <w:r w:rsidRPr="00DD41E5">
        <w:rPr>
          <w:i/>
          <w:iCs/>
        </w:rPr>
        <w:t>77</w:t>
      </w:r>
      <w:r w:rsidRPr="00DD41E5">
        <w:t xml:space="preserve"> (13), 4257–4272. https://doi.org/10.1021/ac0580058.</w:t>
      </w:r>
    </w:p>
    <w:p w14:paraId="6DFD24F3" w14:textId="77777777" w:rsidR="00DD41E5" w:rsidRPr="00DD41E5" w:rsidRDefault="00DD41E5" w:rsidP="006F1F34">
      <w:pPr>
        <w:pStyle w:val="Bibliografia"/>
      </w:pPr>
      <w:r w:rsidRPr="00DD41E5">
        <w:t>(3)</w:t>
      </w:r>
      <w:r w:rsidRPr="00DD41E5">
        <w:tab/>
        <w:t xml:space="preserve">Gritti, F. Perspective on the Future Approaches to Predict Retention in Liquid Chromatography. </w:t>
      </w:r>
      <w:r w:rsidRPr="00DD41E5">
        <w:rPr>
          <w:i/>
          <w:iCs/>
        </w:rPr>
        <w:t>Anal. Chem.</w:t>
      </w:r>
      <w:r w:rsidRPr="00DD41E5">
        <w:t xml:space="preserve"> </w:t>
      </w:r>
      <w:r w:rsidRPr="00DD41E5">
        <w:rPr>
          <w:b/>
          <w:bCs/>
        </w:rPr>
        <w:t>2021</w:t>
      </w:r>
      <w:r w:rsidRPr="00DD41E5">
        <w:t xml:space="preserve">, </w:t>
      </w:r>
      <w:r w:rsidRPr="00DD41E5">
        <w:rPr>
          <w:i/>
          <w:iCs/>
        </w:rPr>
        <w:t>93</w:t>
      </w:r>
      <w:r w:rsidRPr="00DD41E5">
        <w:t xml:space="preserve"> (14), 5653–5664. https://doi.org/10.1021/acs.analchem.0c05078.</w:t>
      </w:r>
    </w:p>
    <w:p w14:paraId="237F6BF9" w14:textId="77777777" w:rsidR="00DD41E5" w:rsidRPr="00DD41E5" w:rsidRDefault="00DD41E5" w:rsidP="006F1F34">
      <w:pPr>
        <w:pStyle w:val="Bibliografia"/>
      </w:pPr>
      <w:r w:rsidRPr="00DD41E5">
        <w:t>(4)</w:t>
      </w:r>
      <w:r w:rsidRPr="00DD41E5">
        <w:tab/>
        <w:t xml:space="preserve">Kamedulska, A.; Kubik, Ł.; Jacyna, J.; Struck-Lewicka, W.; Markuszewski, M. J.; Wiczling, P. Toward the General Mechanistic Model of Liquid Chromatographic Retention. </w:t>
      </w:r>
      <w:r w:rsidRPr="00DD41E5">
        <w:rPr>
          <w:i/>
          <w:iCs/>
        </w:rPr>
        <w:t>Anal. Chem.</w:t>
      </w:r>
      <w:r w:rsidRPr="00DD41E5">
        <w:t xml:space="preserve"> </w:t>
      </w:r>
      <w:r w:rsidRPr="00DD41E5">
        <w:rPr>
          <w:b/>
          <w:bCs/>
        </w:rPr>
        <w:t>2022</w:t>
      </w:r>
      <w:r w:rsidRPr="00DD41E5">
        <w:t xml:space="preserve">, </w:t>
      </w:r>
      <w:r w:rsidRPr="00DD41E5">
        <w:rPr>
          <w:i/>
          <w:iCs/>
        </w:rPr>
        <w:t>94</w:t>
      </w:r>
      <w:r w:rsidRPr="00DD41E5">
        <w:t xml:space="preserve"> (31), 11070–11080. https://doi.org/10.1021/acs.analchem.2c02034.</w:t>
      </w:r>
    </w:p>
    <w:p w14:paraId="6A5E064C" w14:textId="77777777" w:rsidR="00DD41E5" w:rsidRPr="00DD41E5" w:rsidRDefault="00DD41E5" w:rsidP="006F1F34">
      <w:pPr>
        <w:pStyle w:val="Bibliografia"/>
      </w:pPr>
      <w:r w:rsidRPr="00DD41E5">
        <w:t>(5)</w:t>
      </w:r>
      <w:r w:rsidRPr="00DD41E5">
        <w:tab/>
        <w:t xml:space="preserve">Kamedulska, A.; Kubik, Ł.; Wiczling, P. Statistical Analysis of Isocratic Chromatographic Data Using Bayesian Modeling. </w:t>
      </w:r>
      <w:r w:rsidRPr="00DD41E5">
        <w:rPr>
          <w:i/>
          <w:iCs/>
        </w:rPr>
        <w:t>Anal Bioanal Chem</w:t>
      </w:r>
      <w:r w:rsidRPr="00DD41E5">
        <w:t xml:space="preserve"> </w:t>
      </w:r>
      <w:r w:rsidRPr="00DD41E5">
        <w:rPr>
          <w:b/>
          <w:bCs/>
        </w:rPr>
        <w:t>2022</w:t>
      </w:r>
      <w:r w:rsidRPr="00DD41E5">
        <w:t xml:space="preserve">, </w:t>
      </w:r>
      <w:r w:rsidRPr="00DD41E5">
        <w:rPr>
          <w:i/>
          <w:iCs/>
        </w:rPr>
        <w:t>414</w:t>
      </w:r>
      <w:r w:rsidRPr="00DD41E5">
        <w:t xml:space="preserve"> (11), 3471–3481. https://doi.org/10.1007/s00216-022-03968-x.</w:t>
      </w:r>
    </w:p>
    <w:p w14:paraId="34247F75" w14:textId="77777777" w:rsidR="00DD41E5" w:rsidRPr="00DD41E5" w:rsidRDefault="00DD41E5" w:rsidP="006F1F34">
      <w:pPr>
        <w:pStyle w:val="Bibliografia"/>
      </w:pPr>
      <w:r w:rsidRPr="00DD41E5">
        <w:t>(6)</w:t>
      </w:r>
      <w:r w:rsidRPr="00DD41E5">
        <w:tab/>
        <w:t xml:space="preserve">Wiczling, P.; Kamedulska, A.; Kubik, L. Application of Bayesian Multilevel Modeling in the Quantitative Structure-Retention Relationship Studies of Heterogeneous Compounds. </w:t>
      </w:r>
      <w:r w:rsidRPr="00DD41E5">
        <w:rPr>
          <w:i/>
          <w:iCs/>
        </w:rPr>
        <w:t>ANALYTICAL CHEMISTRY</w:t>
      </w:r>
      <w:r w:rsidRPr="00DD41E5">
        <w:t xml:space="preserve">, 2021, </w:t>
      </w:r>
      <w:r w:rsidRPr="00DD41E5">
        <w:rPr>
          <w:i/>
          <w:iCs/>
        </w:rPr>
        <w:t>93</w:t>
      </w:r>
      <w:r w:rsidRPr="00DD41E5">
        <w:t>, 6961–6971. https://doi.org/10.1021/acs.analchem.0c05227.</w:t>
      </w:r>
    </w:p>
    <w:p w14:paraId="773A69EB" w14:textId="77777777" w:rsidR="00DD41E5" w:rsidRPr="00DD41E5" w:rsidRDefault="00DD41E5" w:rsidP="006F1F34">
      <w:pPr>
        <w:pStyle w:val="Bibliografia"/>
      </w:pPr>
      <w:r w:rsidRPr="00DD41E5">
        <w:t>(7)</w:t>
      </w:r>
      <w:r w:rsidRPr="00DD41E5">
        <w:tab/>
        <w:t xml:space="preserve">Wiczling, P. Analyzing Chromatographic Data Using Multilevel Modeling. </w:t>
      </w:r>
      <w:r w:rsidRPr="00DD41E5">
        <w:rPr>
          <w:i/>
          <w:iCs/>
        </w:rPr>
        <w:t>ANALYTICAL AND BIOANALYTICAL CHEMISTRY</w:t>
      </w:r>
      <w:r w:rsidRPr="00DD41E5">
        <w:t xml:space="preserve">, 2018, </w:t>
      </w:r>
      <w:r w:rsidRPr="00DD41E5">
        <w:rPr>
          <w:i/>
          <w:iCs/>
        </w:rPr>
        <w:t>410</w:t>
      </w:r>
      <w:r w:rsidRPr="00DD41E5">
        <w:t>, 3905–3915. https://doi.org/10.1007/s00216-018-1061-3.</w:t>
      </w:r>
    </w:p>
    <w:p w14:paraId="16FE41FA" w14:textId="77777777" w:rsidR="00DD41E5" w:rsidRPr="00DD41E5" w:rsidRDefault="00DD41E5" w:rsidP="006F1F34">
      <w:pPr>
        <w:pStyle w:val="Bibliografia"/>
      </w:pPr>
      <w:r w:rsidRPr="00DD41E5">
        <w:t>(8)</w:t>
      </w:r>
      <w:r w:rsidRPr="00DD41E5">
        <w:tab/>
        <w:t xml:space="preserve">Haider, N. Functionality Pattern Matching as an Efficient Complementary Structure/Reaction Search Tool: An Open-Source Approach. </w:t>
      </w:r>
      <w:r w:rsidRPr="00DD41E5">
        <w:rPr>
          <w:i/>
          <w:iCs/>
        </w:rPr>
        <w:t>Molecules</w:t>
      </w:r>
      <w:r w:rsidRPr="00DD41E5">
        <w:t xml:space="preserve"> </w:t>
      </w:r>
      <w:r w:rsidRPr="00DD41E5">
        <w:rPr>
          <w:b/>
          <w:bCs/>
        </w:rPr>
        <w:t>2010</w:t>
      </w:r>
      <w:r w:rsidRPr="00DD41E5">
        <w:t xml:space="preserve">, </w:t>
      </w:r>
      <w:r w:rsidRPr="00DD41E5">
        <w:rPr>
          <w:i/>
          <w:iCs/>
        </w:rPr>
        <w:t>15</w:t>
      </w:r>
      <w:r w:rsidRPr="00DD41E5">
        <w:t xml:space="preserve"> (8), 5079–5092. https://doi.org/10.3390/molecules15085079.</w:t>
      </w:r>
    </w:p>
    <w:p w14:paraId="3335D2FC" w14:textId="77777777" w:rsidR="00DD41E5" w:rsidRPr="00DD41E5" w:rsidRDefault="00DD41E5" w:rsidP="006F1F34">
      <w:pPr>
        <w:pStyle w:val="Bibliografia"/>
      </w:pPr>
      <w:r w:rsidRPr="00DD41E5">
        <w:t>(9)</w:t>
      </w:r>
      <w:r w:rsidRPr="00DD41E5">
        <w:tab/>
        <w:t xml:space="preserve">ACD/Labs. </w:t>
      </w:r>
      <w:r w:rsidRPr="00DD41E5">
        <w:rPr>
          <w:i/>
          <w:iCs/>
        </w:rPr>
        <w:t>Release 12.0</w:t>
      </w:r>
      <w:r w:rsidRPr="00DD41E5">
        <w:t>; Advanced Chemistry Development Inc.: Toronto, ON, Canada, www.acdlabs.com, 2022., 2011.</w:t>
      </w:r>
    </w:p>
    <w:p w14:paraId="32EBEC1C" w14:textId="77777777" w:rsidR="00DD41E5" w:rsidRPr="00DD41E5" w:rsidRDefault="00DD41E5" w:rsidP="006F1F34">
      <w:pPr>
        <w:pStyle w:val="Bibliografia"/>
      </w:pPr>
      <w:r w:rsidRPr="00DD41E5">
        <w:t>(10)</w:t>
      </w:r>
      <w:r w:rsidRPr="00DD41E5">
        <w:tab/>
        <w:t xml:space="preserve">Nikitas, P.; Pappa-Louisi, A. New Equations Describing the Combined Effect of PH and Organic Modifier Concentration on the Retention in Reversed-Phase Liquid Chromatography. </w:t>
      </w:r>
      <w:r w:rsidRPr="00DD41E5">
        <w:rPr>
          <w:i/>
          <w:iCs/>
        </w:rPr>
        <w:t>J Chromatogr A</w:t>
      </w:r>
      <w:r w:rsidRPr="00DD41E5">
        <w:t xml:space="preserve"> </w:t>
      </w:r>
      <w:r w:rsidRPr="00DD41E5">
        <w:rPr>
          <w:b/>
          <w:bCs/>
        </w:rPr>
        <w:t>2002</w:t>
      </w:r>
      <w:r w:rsidRPr="00DD41E5">
        <w:t xml:space="preserve">, </w:t>
      </w:r>
      <w:r w:rsidRPr="00DD41E5">
        <w:rPr>
          <w:i/>
          <w:iCs/>
        </w:rPr>
        <w:t>971</w:t>
      </w:r>
      <w:r w:rsidRPr="00DD41E5">
        <w:t xml:space="preserve"> (1–2), 47–60. https://doi.org/10.1016/s0021-9673(02)00965-2.</w:t>
      </w:r>
    </w:p>
    <w:p w14:paraId="1FCDAA7E" w14:textId="77777777" w:rsidR="00DD41E5" w:rsidRPr="00DD41E5" w:rsidRDefault="00DD41E5" w:rsidP="006F1F34">
      <w:pPr>
        <w:pStyle w:val="Bibliografia"/>
      </w:pPr>
      <w:r w:rsidRPr="00DD41E5">
        <w:t>(11)</w:t>
      </w:r>
      <w:r w:rsidRPr="00DD41E5">
        <w:tab/>
        <w:t xml:space="preserve">Nikitas, P.; Pappa-Louisi, A. Retention Models for Isocratic and Gradient Elution in Reversed-Phase Liquid Chromatography. </w:t>
      </w:r>
      <w:r w:rsidRPr="00DD41E5">
        <w:rPr>
          <w:i/>
          <w:iCs/>
        </w:rPr>
        <w:t>Journal of Chromatography A</w:t>
      </w:r>
      <w:r w:rsidRPr="00DD41E5">
        <w:t xml:space="preserve"> </w:t>
      </w:r>
      <w:r w:rsidRPr="00DD41E5">
        <w:rPr>
          <w:b/>
          <w:bCs/>
        </w:rPr>
        <w:t>2009</w:t>
      </w:r>
      <w:r w:rsidRPr="00DD41E5">
        <w:t xml:space="preserve">, </w:t>
      </w:r>
      <w:r w:rsidRPr="00DD41E5">
        <w:rPr>
          <w:i/>
          <w:iCs/>
        </w:rPr>
        <w:t>1216</w:t>
      </w:r>
      <w:r w:rsidRPr="00DD41E5">
        <w:t xml:space="preserve"> (10), 1737–1755. https://doi.org/10.1016/j.chroma.2008.09.051.</w:t>
      </w:r>
    </w:p>
    <w:p w14:paraId="30125FB8" w14:textId="77777777" w:rsidR="00DD41E5" w:rsidRPr="00DD41E5" w:rsidRDefault="00DD41E5" w:rsidP="006F1F34">
      <w:pPr>
        <w:pStyle w:val="Bibliografia"/>
      </w:pPr>
      <w:r w:rsidRPr="00DD41E5">
        <w:t>(12)</w:t>
      </w:r>
      <w:r w:rsidRPr="00DD41E5">
        <w:tab/>
        <w:t xml:space="preserve">Jano, I.; Hardcastle, J. E.; Zhao, K.; Vermillion-Salsbury, R. General Equation for Calculating the Dissociation Constants of Polyprotic Acids and Bases from Measured Retention Factors in High-Performance Liquid Chromatography. </w:t>
      </w:r>
      <w:r w:rsidRPr="00DD41E5">
        <w:rPr>
          <w:i/>
          <w:iCs/>
        </w:rPr>
        <w:t>J Chromatogr A</w:t>
      </w:r>
      <w:r w:rsidRPr="00DD41E5">
        <w:t xml:space="preserve"> </w:t>
      </w:r>
      <w:r w:rsidRPr="00DD41E5">
        <w:rPr>
          <w:b/>
          <w:bCs/>
        </w:rPr>
        <w:t>1997</w:t>
      </w:r>
      <w:r w:rsidRPr="00DD41E5">
        <w:t xml:space="preserve">, </w:t>
      </w:r>
      <w:r w:rsidRPr="00DD41E5">
        <w:rPr>
          <w:i/>
          <w:iCs/>
        </w:rPr>
        <w:t>762</w:t>
      </w:r>
      <w:r w:rsidRPr="00DD41E5">
        <w:t xml:space="preserve"> (1–2), 63–72. https://doi.org/10.1016/s0021-9673(96)00739-x.</w:t>
      </w:r>
    </w:p>
    <w:p w14:paraId="4BC80072" w14:textId="7C3E4183"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2E99B253" w14:textId="299F987C" w:rsidR="00681A67" w:rsidRPr="00AF079C" w:rsidRDefault="00681A67" w:rsidP="006F1F34"/>
    <w:p w14:paraId="595AE9CD" w14:textId="77777777" w:rsidR="00307796" w:rsidRDefault="00307796" w:rsidP="006F1F34"/>
    <w:sectPr w:rsidR="00307796" w:rsidSect="00984F9E">
      <w:headerReference w:type="even" r:id="rId16"/>
      <w:footerReference w:type="even" r:id="rId17"/>
      <w:footerReference w:type="default" r:id="rId18"/>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41161E" w14:textId="77777777" w:rsidR="00C176E3" w:rsidRDefault="00C176E3" w:rsidP="006F1F34">
      <w:r>
        <w:separator/>
      </w:r>
    </w:p>
  </w:endnote>
  <w:endnote w:type="continuationSeparator" w:id="0">
    <w:p w14:paraId="3B6655CE" w14:textId="77777777" w:rsidR="00C176E3" w:rsidRDefault="00C176E3" w:rsidP="006F1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C176E3"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C176E3"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C176E3" w:rsidP="006F1F34">
    <w:pPr>
      <w:pStyle w:val="Stopka"/>
    </w:pPr>
  </w:p>
  <w:p w14:paraId="0EB6940F" w14:textId="77777777" w:rsidR="001F383C" w:rsidRDefault="00C176E3" w:rsidP="006F1F3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C176E3" w:rsidP="006F1F34">
    <w:pPr>
      <w:pStyle w:val="Stopka"/>
    </w:pPr>
  </w:p>
  <w:p w14:paraId="2B7B92A3" w14:textId="77777777" w:rsidR="001F383C" w:rsidRDefault="00C176E3" w:rsidP="006F1F3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C02534" w14:textId="77777777" w:rsidR="00C176E3" w:rsidRDefault="00C176E3" w:rsidP="006F1F34">
      <w:r>
        <w:separator/>
      </w:r>
    </w:p>
  </w:footnote>
  <w:footnote w:type="continuationSeparator" w:id="0">
    <w:p w14:paraId="099EBF13" w14:textId="77777777" w:rsidR="00C176E3" w:rsidRDefault="00C176E3" w:rsidP="006F1F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C176E3" w:rsidP="006F1F3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6"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7"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2"/>
  </w:num>
  <w:num w:numId="3">
    <w:abstractNumId w:val="5"/>
  </w:num>
  <w:num w:numId="4">
    <w:abstractNumId w:val="3"/>
  </w:num>
  <w:num w:numId="5">
    <w:abstractNumId w:val="1"/>
  </w:num>
  <w:num w:numId="6">
    <w:abstractNumId w:val="0"/>
  </w:num>
  <w:num w:numId="7">
    <w:abstractNumId w:val="7"/>
  </w:num>
  <w:num w:numId="8">
    <w:abstractNumId w:val="6"/>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432C3"/>
    <w:rsid w:val="0006411C"/>
    <w:rsid w:val="00083091"/>
    <w:rsid w:val="00093166"/>
    <w:rsid w:val="00094A15"/>
    <w:rsid w:val="000C3724"/>
    <w:rsid w:val="000E335C"/>
    <w:rsid w:val="00122CCD"/>
    <w:rsid w:val="00124D57"/>
    <w:rsid w:val="00131473"/>
    <w:rsid w:val="0015589D"/>
    <w:rsid w:val="001733D5"/>
    <w:rsid w:val="00183DB3"/>
    <w:rsid w:val="001B5589"/>
    <w:rsid w:val="001E1C52"/>
    <w:rsid w:val="001E7337"/>
    <w:rsid w:val="002549F9"/>
    <w:rsid w:val="00256A0B"/>
    <w:rsid w:val="002652A0"/>
    <w:rsid w:val="0028542A"/>
    <w:rsid w:val="002A1632"/>
    <w:rsid w:val="002B1E65"/>
    <w:rsid w:val="002B66D6"/>
    <w:rsid w:val="002F1CA4"/>
    <w:rsid w:val="002F411D"/>
    <w:rsid w:val="0030207E"/>
    <w:rsid w:val="00307796"/>
    <w:rsid w:val="00312F01"/>
    <w:rsid w:val="0032296C"/>
    <w:rsid w:val="003275D3"/>
    <w:rsid w:val="00384D2E"/>
    <w:rsid w:val="003936B1"/>
    <w:rsid w:val="003E4501"/>
    <w:rsid w:val="00402BC0"/>
    <w:rsid w:val="00402FF4"/>
    <w:rsid w:val="00410C59"/>
    <w:rsid w:val="00411B27"/>
    <w:rsid w:val="0042715D"/>
    <w:rsid w:val="004451B1"/>
    <w:rsid w:val="0045566C"/>
    <w:rsid w:val="00463CEB"/>
    <w:rsid w:val="0046593F"/>
    <w:rsid w:val="00467A90"/>
    <w:rsid w:val="0047784E"/>
    <w:rsid w:val="00480F46"/>
    <w:rsid w:val="004C1F07"/>
    <w:rsid w:val="004C3D84"/>
    <w:rsid w:val="004D0F23"/>
    <w:rsid w:val="004D2C83"/>
    <w:rsid w:val="004E7056"/>
    <w:rsid w:val="004F18AB"/>
    <w:rsid w:val="004F36EC"/>
    <w:rsid w:val="004F55C3"/>
    <w:rsid w:val="00507DB8"/>
    <w:rsid w:val="00512071"/>
    <w:rsid w:val="00523691"/>
    <w:rsid w:val="00526833"/>
    <w:rsid w:val="00544A7A"/>
    <w:rsid w:val="00560EA7"/>
    <w:rsid w:val="00565E01"/>
    <w:rsid w:val="00574E28"/>
    <w:rsid w:val="0059350D"/>
    <w:rsid w:val="005D07B9"/>
    <w:rsid w:val="005F4D6F"/>
    <w:rsid w:val="00601F64"/>
    <w:rsid w:val="006135C1"/>
    <w:rsid w:val="00637B4A"/>
    <w:rsid w:val="00640555"/>
    <w:rsid w:val="006506B4"/>
    <w:rsid w:val="00652AA5"/>
    <w:rsid w:val="00671B2F"/>
    <w:rsid w:val="00681A67"/>
    <w:rsid w:val="0068285E"/>
    <w:rsid w:val="00694B05"/>
    <w:rsid w:val="006A0461"/>
    <w:rsid w:val="006A10B9"/>
    <w:rsid w:val="006D2D0E"/>
    <w:rsid w:val="006D65BE"/>
    <w:rsid w:val="006F1F34"/>
    <w:rsid w:val="006F70CF"/>
    <w:rsid w:val="00702372"/>
    <w:rsid w:val="00706B62"/>
    <w:rsid w:val="00714AAE"/>
    <w:rsid w:val="00715825"/>
    <w:rsid w:val="00795055"/>
    <w:rsid w:val="007B157B"/>
    <w:rsid w:val="007D28FC"/>
    <w:rsid w:val="007D65B7"/>
    <w:rsid w:val="007E39D0"/>
    <w:rsid w:val="007F0C07"/>
    <w:rsid w:val="007F7759"/>
    <w:rsid w:val="0080184D"/>
    <w:rsid w:val="00802EAC"/>
    <w:rsid w:val="00805496"/>
    <w:rsid w:val="00822047"/>
    <w:rsid w:val="00822D3A"/>
    <w:rsid w:val="00841C9F"/>
    <w:rsid w:val="008441E0"/>
    <w:rsid w:val="008501C8"/>
    <w:rsid w:val="0087420D"/>
    <w:rsid w:val="008856E3"/>
    <w:rsid w:val="008B3F31"/>
    <w:rsid w:val="008B5CAC"/>
    <w:rsid w:val="008B749B"/>
    <w:rsid w:val="008C5307"/>
    <w:rsid w:val="008E5947"/>
    <w:rsid w:val="008F36E2"/>
    <w:rsid w:val="00911FDD"/>
    <w:rsid w:val="009257C7"/>
    <w:rsid w:val="00936EA2"/>
    <w:rsid w:val="00940E44"/>
    <w:rsid w:val="00943BF4"/>
    <w:rsid w:val="009821A7"/>
    <w:rsid w:val="00987F1B"/>
    <w:rsid w:val="009E0E67"/>
    <w:rsid w:val="00A05CF1"/>
    <w:rsid w:val="00A07B00"/>
    <w:rsid w:val="00A17ACF"/>
    <w:rsid w:val="00A20323"/>
    <w:rsid w:val="00A37C3B"/>
    <w:rsid w:val="00A713F1"/>
    <w:rsid w:val="00A774C2"/>
    <w:rsid w:val="00A82D1C"/>
    <w:rsid w:val="00A9646D"/>
    <w:rsid w:val="00AC1017"/>
    <w:rsid w:val="00AC3168"/>
    <w:rsid w:val="00AC5FEE"/>
    <w:rsid w:val="00AD3413"/>
    <w:rsid w:val="00AE102F"/>
    <w:rsid w:val="00AF71C7"/>
    <w:rsid w:val="00B673C8"/>
    <w:rsid w:val="00B73148"/>
    <w:rsid w:val="00B76DAB"/>
    <w:rsid w:val="00B91851"/>
    <w:rsid w:val="00BF045D"/>
    <w:rsid w:val="00BF194C"/>
    <w:rsid w:val="00C176E3"/>
    <w:rsid w:val="00C33E70"/>
    <w:rsid w:val="00C3623F"/>
    <w:rsid w:val="00C363AC"/>
    <w:rsid w:val="00C4733B"/>
    <w:rsid w:val="00C51848"/>
    <w:rsid w:val="00C85A68"/>
    <w:rsid w:val="00C92446"/>
    <w:rsid w:val="00CB00D3"/>
    <w:rsid w:val="00CD4B93"/>
    <w:rsid w:val="00CE1D8F"/>
    <w:rsid w:val="00CE3609"/>
    <w:rsid w:val="00CF12D5"/>
    <w:rsid w:val="00CF20D2"/>
    <w:rsid w:val="00D0227F"/>
    <w:rsid w:val="00D27265"/>
    <w:rsid w:val="00D35AEA"/>
    <w:rsid w:val="00D46423"/>
    <w:rsid w:val="00DD41E5"/>
    <w:rsid w:val="00DD75C0"/>
    <w:rsid w:val="00DF55E7"/>
    <w:rsid w:val="00E062E3"/>
    <w:rsid w:val="00E21943"/>
    <w:rsid w:val="00E332A3"/>
    <w:rsid w:val="00E4671C"/>
    <w:rsid w:val="00E46885"/>
    <w:rsid w:val="00E57FAB"/>
    <w:rsid w:val="00E67646"/>
    <w:rsid w:val="00E73EC5"/>
    <w:rsid w:val="00E76DBA"/>
    <w:rsid w:val="00E96D90"/>
    <w:rsid w:val="00EB6340"/>
    <w:rsid w:val="00ED1641"/>
    <w:rsid w:val="00EE27A0"/>
    <w:rsid w:val="00F45A14"/>
    <w:rsid w:val="00F50001"/>
    <w:rsid w:val="00F74139"/>
    <w:rsid w:val="00F80D7C"/>
    <w:rsid w:val="00FA67E2"/>
    <w:rsid w:val="00FB169A"/>
    <w:rsid w:val="00FB6037"/>
    <w:rsid w:val="00FD0D2B"/>
    <w:rsid w:val="00FD1DD4"/>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4</TotalTime>
  <Pages>6</Pages>
  <Words>8595</Words>
  <Characters>48998</Characters>
  <Application>Microsoft Office Word</Application>
  <DocSecurity>0</DocSecurity>
  <Lines>408</Lines>
  <Paragraphs>11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57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88</cp:revision>
  <dcterms:created xsi:type="dcterms:W3CDTF">2023-05-26T10:37:00Z</dcterms:created>
  <dcterms:modified xsi:type="dcterms:W3CDTF">2023-08-28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jXb86Fe"/&gt;&lt;style id="http://www.zotero.org/styles/american-chemical-society" hasBibliography="1" bibliographyStyleHasBeenSet="1"/&gt;&lt;prefs&gt;&lt;pref name="fieldType" value="Field"/&gt;&lt;/prefs&gt;&lt;/data&gt;</vt:lpwstr>
  </property>
</Properties>
</file>